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5059F" w:rsidRPr="007F3C80" w:rsidRDefault="00602D87" w:rsidP="00BF4389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F3C80">
        <w:rPr>
          <w:rFonts w:ascii="Times New Roman" w:hAnsi="Times New Roman" w:cs="Times New Roman"/>
          <w:b/>
          <w:sz w:val="24"/>
          <w:szCs w:val="24"/>
          <w:lang w:val="en-GB"/>
        </w:rPr>
        <w:t xml:space="preserve">Additional file </w:t>
      </w:r>
      <w:r w:rsidR="0005059F" w:rsidRPr="007F3C80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="00287A8F" w:rsidRPr="007F3C80">
        <w:rPr>
          <w:rFonts w:ascii="Times New Roman" w:hAnsi="Times New Roman" w:cs="Times New Roman"/>
          <w:b/>
          <w:sz w:val="24"/>
          <w:szCs w:val="24"/>
          <w:lang w:val="en-GB"/>
        </w:rPr>
        <w:t>: Study characteristics and results of studies with a weak quality rating</w:t>
      </w:r>
      <w:r w:rsidR="0005059F" w:rsidRPr="007F3C80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</w:p>
    <w:p w:rsidR="0005059F" w:rsidRPr="007F3C80" w:rsidRDefault="0005059F" w:rsidP="0005059F">
      <w:pPr>
        <w:rPr>
          <w:rFonts w:ascii="Times New Roman" w:hAnsi="Times New Roman" w:cs="Times New Roman"/>
          <w:b/>
          <w:sz w:val="20"/>
          <w:szCs w:val="20"/>
          <w:lang w:val="en-GB"/>
        </w:rPr>
      </w:pPr>
      <w:r w:rsidRPr="007F3C80">
        <w:rPr>
          <w:rFonts w:ascii="Times New Roman" w:hAnsi="Times New Roman" w:cs="Times New Roman"/>
          <w:b/>
          <w:sz w:val="20"/>
          <w:szCs w:val="20"/>
          <w:lang w:val="en-GB"/>
        </w:rPr>
        <w:t>Supplementary table 1: study characteristics and results of studies with a weak quality rating investigating the association between urban – rural environment and DM in.</w:t>
      </w:r>
    </w:p>
    <w:tbl>
      <w:tblPr>
        <w:tblStyle w:val="LightShading"/>
        <w:tblW w:w="15711" w:type="dxa"/>
        <w:tblLook w:val="06A0" w:firstRow="1" w:lastRow="0" w:firstColumn="1" w:lastColumn="0" w:noHBand="1" w:noVBand="1"/>
      </w:tblPr>
      <w:tblGrid>
        <w:gridCol w:w="1349"/>
        <w:gridCol w:w="554"/>
        <w:gridCol w:w="1067"/>
        <w:gridCol w:w="1118"/>
        <w:gridCol w:w="1141"/>
        <w:gridCol w:w="881"/>
        <w:gridCol w:w="996"/>
        <w:gridCol w:w="1132"/>
        <w:gridCol w:w="1798"/>
        <w:gridCol w:w="1129"/>
        <w:gridCol w:w="599"/>
        <w:gridCol w:w="1102"/>
        <w:gridCol w:w="1491"/>
        <w:gridCol w:w="947"/>
        <w:gridCol w:w="407"/>
      </w:tblGrid>
      <w:tr w:rsidR="00EA4DBA" w:rsidRPr="007F3C80" w:rsidTr="00B96DC8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407" w:type="dxa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Author</w:t>
            </w:r>
          </w:p>
        </w:tc>
        <w:tc>
          <w:tcPr>
            <w:tcW w:w="0" w:type="auto"/>
            <w:vMerge w:val="restart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Year</w:t>
            </w:r>
          </w:p>
        </w:tc>
        <w:tc>
          <w:tcPr>
            <w:tcW w:w="0" w:type="auto"/>
            <w:vMerge w:val="restart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Country</w:t>
            </w:r>
          </w:p>
        </w:tc>
        <w:tc>
          <w:tcPr>
            <w:tcW w:w="0" w:type="auto"/>
            <w:tcBorders>
              <w:bottom w:val="nil"/>
            </w:tcBorders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Country income level</w:t>
            </w:r>
          </w:p>
        </w:tc>
        <w:tc>
          <w:tcPr>
            <w:tcW w:w="0" w:type="auto"/>
            <w:vMerge w:val="restart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Study design</w:t>
            </w:r>
          </w:p>
        </w:tc>
        <w:tc>
          <w:tcPr>
            <w:tcW w:w="0" w:type="auto"/>
            <w:vMerge w:val="restart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Sample size</w:t>
            </w:r>
          </w:p>
        </w:tc>
        <w:tc>
          <w:tcPr>
            <w:tcW w:w="0" w:type="auto"/>
            <w:tcBorders>
              <w:bottom w:val="nil"/>
            </w:tcBorders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Age</w:t>
            </w:r>
          </w:p>
        </w:tc>
        <w:tc>
          <w:tcPr>
            <w:tcW w:w="1132" w:type="dxa"/>
            <w:vMerge w:val="restart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Outcome†</w:t>
            </w:r>
          </w:p>
        </w:tc>
        <w:tc>
          <w:tcPr>
            <w:tcW w:w="1798" w:type="dxa"/>
            <w:vMerge w:val="restart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Outcome assessment‡</w:t>
            </w:r>
          </w:p>
        </w:tc>
        <w:tc>
          <w:tcPr>
            <w:tcW w:w="2830" w:type="dxa"/>
            <w:gridSpan w:val="3"/>
            <w:tcBorders>
              <w:bottom w:val="nil"/>
            </w:tcBorders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Result:</w:t>
            </w:r>
          </w:p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</w:p>
        </w:tc>
        <w:tc>
          <w:tcPr>
            <w:tcW w:w="1491" w:type="dxa"/>
            <w:vMerge w:val="restart"/>
          </w:tcPr>
          <w:p w:rsidR="0005059F" w:rsidRPr="007F3C80" w:rsidRDefault="00EA4DBA" w:rsidP="00EA4DB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vertAlign w:val="superscript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Adjustment for Confounding </w:t>
            </w:r>
          </w:p>
        </w:tc>
        <w:tc>
          <w:tcPr>
            <w:tcW w:w="0" w:type="auto"/>
            <w:vMerge w:val="restart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Quality statement</w:t>
            </w: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vertAlign w:val="superscript"/>
                <w:lang w:val="en-GB"/>
              </w:rPr>
              <w:t xml:space="preserve"> </w:t>
            </w:r>
          </w:p>
        </w:tc>
      </w:tr>
      <w:tr w:rsidR="00EA4DBA" w:rsidRPr="007F3C80" w:rsidTr="00B96DC8">
        <w:trPr>
          <w:gridAfter w:val="1"/>
          <w:wAfter w:w="407" w:type="dxa"/>
          <w:trHeight w:val="2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4" w:space="0" w:color="auto"/>
            </w:tcBorders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  <w:vMerge/>
            <w:tcBorders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798" w:type="dxa"/>
            <w:vMerge/>
            <w:tcBorders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1129" w:type="dxa"/>
            <w:tcBorders>
              <w:top w:val="nil"/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GB"/>
              </w:rPr>
              <w:t>Urban &gt; rural</w:t>
            </w:r>
          </w:p>
        </w:tc>
        <w:tc>
          <w:tcPr>
            <w:tcW w:w="599" w:type="dxa"/>
            <w:tcBorders>
              <w:top w:val="nil"/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GB"/>
              </w:rPr>
              <w:t>Rural &gt; urban</w:t>
            </w:r>
          </w:p>
        </w:tc>
        <w:tc>
          <w:tcPr>
            <w:tcW w:w="1102" w:type="dxa"/>
            <w:tcBorders>
              <w:top w:val="nil"/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i/>
                <w:sz w:val="16"/>
                <w:szCs w:val="16"/>
                <w:lang w:val="en-GB"/>
              </w:rPr>
              <w:t>No difference</w:t>
            </w:r>
          </w:p>
        </w:tc>
        <w:tc>
          <w:tcPr>
            <w:tcW w:w="1491" w:type="dxa"/>
            <w:vMerge/>
            <w:tcBorders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GB"/>
              </w:rPr>
            </w:pP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Asadollahi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ra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pper middl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,15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798" w:type="dxa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129" w:type="dxa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599" w:type="dxa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491" w:type="dxa"/>
            <w:tcBorders>
              <w:top w:val="single" w:sz="4" w:space="0" w:color="auto"/>
            </w:tcBorders>
          </w:tcPr>
          <w:p w:rsidR="0005059F" w:rsidRPr="007F3C80" w:rsidRDefault="00EA4DBA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Azizi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03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ran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pper middle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595,717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T2DM</w:t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/T1DM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prevalence 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491" w:type="dxa"/>
          </w:tcPr>
          <w:p w:rsidR="0005059F" w:rsidRPr="007F3C80" w:rsidRDefault="00EA4DBA" w:rsidP="00EA4D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GB"/>
              </w:rPr>
            </w:pPr>
            <w:r w:rsidRPr="007F3C80">
              <w:rPr>
                <w:lang w:val="en-GB"/>
              </w:rPr>
              <w:t xml:space="preserve"> - 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Bharati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1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dia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Lower middle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14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lf-report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491" w:type="dxa"/>
          </w:tcPr>
          <w:p w:rsidR="0005059F" w:rsidRPr="007F3C80" w:rsidRDefault="00EA4DBA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Family history, WH ratio 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Ceesay et al. 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1997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ierra Leone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Low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501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Glycaemic marker: random blood glucos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491" w:type="dxa"/>
          </w:tcPr>
          <w:p w:rsidR="0005059F" w:rsidRPr="007F3C80" w:rsidRDefault="00EA4DBA" w:rsidP="00EA4D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Colleran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07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Mexico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pper middle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0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condary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X </w:t>
            </w:r>
          </w:p>
        </w:tc>
        <w:tc>
          <w:tcPr>
            <w:tcW w:w="1491" w:type="dxa"/>
          </w:tcPr>
          <w:p w:rsidR="0005059F" w:rsidRPr="007F3C80" w:rsidRDefault="00EA4DBA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Dar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5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dia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Lower middle</w:t>
            </w:r>
          </w:p>
        </w:tc>
        <w:tc>
          <w:tcPr>
            <w:tcW w:w="114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88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3,972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 prevalenc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491" w:type="dxa"/>
          </w:tcPr>
          <w:p w:rsidR="0005059F" w:rsidRPr="007F3C80" w:rsidRDefault="00EA4DBA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Gangqiang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04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hina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pper middle</w:t>
            </w:r>
          </w:p>
        </w:tc>
        <w:tc>
          <w:tcPr>
            <w:tcW w:w="114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Longitudinal</w:t>
            </w:r>
          </w:p>
        </w:tc>
        <w:tc>
          <w:tcPr>
            <w:tcW w:w="88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3,650,000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incidenc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condary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1491" w:type="dxa"/>
          </w:tcPr>
          <w:p w:rsidR="0005059F" w:rsidRPr="007F3C80" w:rsidRDefault="00EA4DBA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Khan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4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angladesh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Lower middle</w:t>
            </w:r>
          </w:p>
        </w:tc>
        <w:tc>
          <w:tcPr>
            <w:tcW w:w="114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88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3,720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condary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491" w:type="dxa"/>
          </w:tcPr>
          <w:p w:rsidR="0005059F" w:rsidRPr="007F3C80" w:rsidRDefault="00EA4DBA" w:rsidP="00EA4DB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Region, age, education, </w:t>
            </w:r>
            <w:proofErr w:type="spellStart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marrital</w:t>
            </w:r>
            <w:proofErr w:type="spellEnd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status, owning a TV, land ownership. </w:t>
            </w:r>
            <w:proofErr w:type="spellStart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tatified</w:t>
            </w:r>
            <w:proofErr w:type="spellEnd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for sex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blPrEx>
          <w:tblLook w:val="04A0" w:firstRow="1" w:lastRow="0" w:firstColumn="1" w:lastColumn="0" w:noHBand="0" w:noVBand="1"/>
        </w:tblPrEx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9" w:type="dxa"/>
            <w:shd w:val="clear" w:color="auto" w:fill="auto"/>
          </w:tcPr>
          <w:p w:rsidR="00F52BBF" w:rsidRPr="007F3C80" w:rsidRDefault="00F52BB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proofErr w:type="spellStart"/>
            <w:r w:rsidRPr="007F3C8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odaman</w:t>
            </w:r>
            <w:proofErr w:type="spellEnd"/>
            <w:r w:rsidRPr="007F3C8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et al.</w:t>
            </w:r>
          </w:p>
        </w:tc>
        <w:tc>
          <w:tcPr>
            <w:tcW w:w="554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2016</w:t>
            </w:r>
          </w:p>
        </w:tc>
        <w:tc>
          <w:tcPr>
            <w:tcW w:w="1067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Ghana</w:t>
            </w:r>
          </w:p>
        </w:tc>
        <w:tc>
          <w:tcPr>
            <w:tcW w:w="1118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Lower middle</w:t>
            </w:r>
          </w:p>
        </w:tc>
        <w:tc>
          <w:tcPr>
            <w:tcW w:w="1141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Cross-sectional</w:t>
            </w:r>
          </w:p>
        </w:tc>
        <w:tc>
          <w:tcPr>
            <w:tcW w:w="881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3,316</w:t>
            </w:r>
          </w:p>
        </w:tc>
        <w:tc>
          <w:tcPr>
            <w:tcW w:w="996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43.5 ± 13.4</w:t>
            </w:r>
          </w:p>
        </w:tc>
        <w:tc>
          <w:tcPr>
            <w:tcW w:w="1132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798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Blood sample</w:t>
            </w:r>
          </w:p>
        </w:tc>
        <w:tc>
          <w:tcPr>
            <w:tcW w:w="1129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X</w:t>
            </w:r>
          </w:p>
        </w:tc>
        <w:tc>
          <w:tcPr>
            <w:tcW w:w="599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</w:p>
        </w:tc>
        <w:tc>
          <w:tcPr>
            <w:tcW w:w="1102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</w:p>
        </w:tc>
        <w:tc>
          <w:tcPr>
            <w:tcW w:w="1491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Sex</w:t>
            </w:r>
          </w:p>
        </w:tc>
        <w:tc>
          <w:tcPr>
            <w:tcW w:w="947" w:type="dxa"/>
            <w:shd w:val="clear" w:color="auto" w:fill="auto"/>
          </w:tcPr>
          <w:p w:rsidR="00F52BBF" w:rsidRPr="007F3C80" w:rsidRDefault="00F52BB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5A34F1" w:rsidRPr="007F3C80" w:rsidRDefault="005A34F1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Mi</w:t>
            </w:r>
            <w:proofErr w:type="spellEnd"/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0" w:type="auto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6</w:t>
            </w:r>
          </w:p>
        </w:tc>
        <w:tc>
          <w:tcPr>
            <w:tcW w:w="0" w:type="auto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hina</w:t>
            </w:r>
          </w:p>
        </w:tc>
        <w:tc>
          <w:tcPr>
            <w:tcW w:w="0" w:type="auto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pper middle</w:t>
            </w:r>
          </w:p>
        </w:tc>
        <w:tc>
          <w:tcPr>
            <w:tcW w:w="1141" w:type="dxa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881" w:type="dxa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31,289</w:t>
            </w:r>
          </w:p>
        </w:tc>
        <w:tc>
          <w:tcPr>
            <w:tcW w:w="0" w:type="auto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56.4 ± 11.4</w:t>
            </w:r>
          </w:p>
        </w:tc>
        <w:tc>
          <w:tcPr>
            <w:tcW w:w="1132" w:type="dxa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798" w:type="dxa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129" w:type="dxa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599" w:type="dxa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491" w:type="dxa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Age and sex</w:t>
            </w:r>
          </w:p>
        </w:tc>
        <w:tc>
          <w:tcPr>
            <w:tcW w:w="0" w:type="auto"/>
          </w:tcPr>
          <w:p w:rsidR="005A34F1" w:rsidRPr="007F3C80" w:rsidRDefault="005A34F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Mierzecki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4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oland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High</w:t>
            </w:r>
          </w:p>
        </w:tc>
        <w:tc>
          <w:tcPr>
            <w:tcW w:w="114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88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71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Glycaemic marker: fasting blood glucos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491" w:type="dxa"/>
          </w:tcPr>
          <w:p w:rsidR="0005059F" w:rsidRPr="007F3C80" w:rsidRDefault="009511A7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Age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9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Mohamud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554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0</w:t>
            </w:r>
          </w:p>
        </w:tc>
        <w:tc>
          <w:tcPr>
            <w:tcW w:w="106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Malaysia</w:t>
            </w:r>
          </w:p>
        </w:tc>
        <w:tc>
          <w:tcPr>
            <w:tcW w:w="111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4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88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4341</w:t>
            </w:r>
          </w:p>
        </w:tc>
        <w:tc>
          <w:tcPr>
            <w:tcW w:w="996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47.8 ± 14.5</w:t>
            </w: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sulin resistance</w:t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sym w:font="Symbol" w:char="F03A"/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HOMA-IR ≥ 2.6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149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o</w:t>
            </w:r>
          </w:p>
        </w:tc>
        <w:tc>
          <w:tcPr>
            <w:tcW w:w="94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  <w:tc>
          <w:tcPr>
            <w:tcW w:w="40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Nakibuuka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5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ganda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Low</w:t>
            </w:r>
          </w:p>
        </w:tc>
        <w:tc>
          <w:tcPr>
            <w:tcW w:w="114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88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5,420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1491" w:type="dxa"/>
          </w:tcPr>
          <w:p w:rsidR="0005059F" w:rsidRPr="007F3C80" w:rsidRDefault="009511A7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Njelekela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03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anzania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Low</w:t>
            </w:r>
          </w:p>
        </w:tc>
        <w:tc>
          <w:tcPr>
            <w:tcW w:w="114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</w:t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lastRenderedPageBreak/>
              <w:t>sectional</w:t>
            </w:r>
          </w:p>
        </w:tc>
        <w:tc>
          <w:tcPr>
            <w:tcW w:w="88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Glycaemic </w:t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lastRenderedPageBreak/>
              <w:t>marker: HbA1c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lastRenderedPageBreak/>
              <w:t>Blood sample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 (women)</w:t>
            </w: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 (men)</w:t>
            </w:r>
          </w:p>
        </w:tc>
        <w:tc>
          <w:tcPr>
            <w:tcW w:w="1491" w:type="dxa"/>
          </w:tcPr>
          <w:p w:rsidR="0005059F" w:rsidRPr="007F3C80" w:rsidRDefault="00223140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Age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9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lastRenderedPageBreak/>
              <w:t>Shera et al.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07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akistan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Lower middle</w:t>
            </w:r>
          </w:p>
        </w:tc>
        <w:tc>
          <w:tcPr>
            <w:tcW w:w="114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88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5,433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condary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1491" w:type="dxa"/>
          </w:tcPr>
          <w:p w:rsidR="0005059F" w:rsidRPr="007F3C80" w:rsidRDefault="00223140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EA4DBA" w:rsidRPr="007F3C80" w:rsidTr="00B96DC8">
        <w:trPr>
          <w:gridAfter w:val="1"/>
          <w:wAfter w:w="407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49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Valverde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 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06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pain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High</w:t>
            </w:r>
          </w:p>
        </w:tc>
        <w:tc>
          <w:tcPr>
            <w:tcW w:w="114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881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1,556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3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79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12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599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10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X</w:t>
            </w:r>
          </w:p>
        </w:tc>
        <w:tc>
          <w:tcPr>
            <w:tcW w:w="1491" w:type="dxa"/>
          </w:tcPr>
          <w:p w:rsidR="0005059F" w:rsidRPr="007F3C80" w:rsidRDefault="00223140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</w:tbl>
    <w:p w:rsidR="0005059F" w:rsidRPr="007F3C80" w:rsidRDefault="0005059F" w:rsidP="0005059F">
      <w:pPr>
        <w:rPr>
          <w:lang w:val="en-GB"/>
        </w:rPr>
      </w:pPr>
    </w:p>
    <w:p w:rsidR="0005059F" w:rsidRPr="007F3C80" w:rsidRDefault="0005059F" w:rsidP="0005059F">
      <w:pPr>
        <w:rPr>
          <w:bCs/>
          <w:sz w:val="16"/>
          <w:szCs w:val="16"/>
          <w:lang w:val="en-GB"/>
        </w:rPr>
      </w:pPr>
      <w:r w:rsidRPr="007F3C80">
        <w:rPr>
          <w:bCs/>
          <w:sz w:val="16"/>
          <w:szCs w:val="16"/>
          <w:lang w:val="en-GB"/>
        </w:rPr>
        <w:br w:type="page"/>
      </w:r>
    </w:p>
    <w:p w:rsidR="0005059F" w:rsidRPr="007F3C80" w:rsidRDefault="0005059F" w:rsidP="0005059F">
      <w:pPr>
        <w:spacing w:after="0"/>
        <w:rPr>
          <w:rFonts w:ascii="Times New Roman" w:hAnsi="Times New Roman" w:cs="Times New Roman"/>
          <w:b/>
          <w:bCs/>
          <w:sz w:val="20"/>
          <w:szCs w:val="20"/>
          <w:lang w:val="en-GB"/>
        </w:rPr>
      </w:pPr>
      <w:r w:rsidRPr="007F3C80">
        <w:rPr>
          <w:rFonts w:ascii="Times New Roman" w:hAnsi="Times New Roman" w:cs="Times New Roman"/>
          <w:b/>
          <w:bCs/>
          <w:sz w:val="20"/>
          <w:szCs w:val="20"/>
          <w:lang w:val="en-GB"/>
        </w:rPr>
        <w:lastRenderedPageBreak/>
        <w:t>Supplementary table  2: study characteristics of studies with a weak quality rating investigating physical activity environment, food environment</w:t>
      </w:r>
      <w:r w:rsidR="00C570E8" w:rsidRPr="007F3C80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, residential noise </w:t>
      </w:r>
      <w:r w:rsidRPr="007F3C80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 and DM.</w:t>
      </w:r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1104"/>
        <w:gridCol w:w="554"/>
        <w:gridCol w:w="813"/>
        <w:gridCol w:w="770"/>
        <w:gridCol w:w="1020"/>
        <w:gridCol w:w="944"/>
        <w:gridCol w:w="1132"/>
        <w:gridCol w:w="1212"/>
        <w:gridCol w:w="1212"/>
        <w:gridCol w:w="1212"/>
        <w:gridCol w:w="1212"/>
        <w:gridCol w:w="1048"/>
      </w:tblGrid>
      <w:tr w:rsidR="0005059F" w:rsidRPr="007F3C80" w:rsidTr="001A18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4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Author</w:t>
            </w:r>
          </w:p>
        </w:tc>
        <w:tc>
          <w:tcPr>
            <w:tcW w:w="553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Year</w:t>
            </w:r>
          </w:p>
        </w:tc>
        <w:tc>
          <w:tcPr>
            <w:tcW w:w="813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Country</w:t>
            </w:r>
          </w:p>
        </w:tc>
        <w:tc>
          <w:tcPr>
            <w:tcW w:w="770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Income level</w:t>
            </w:r>
          </w:p>
        </w:tc>
        <w:tc>
          <w:tcPr>
            <w:tcW w:w="1020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Study design</w:t>
            </w:r>
          </w:p>
        </w:tc>
        <w:tc>
          <w:tcPr>
            <w:tcW w:w="944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Sample size</w:t>
            </w:r>
          </w:p>
        </w:tc>
        <w:tc>
          <w:tcPr>
            <w:tcW w:w="1067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Outcome†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Outcome assessment‡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Exposure category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Exposure assessment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Level </w:t>
            </w:r>
            <w:proofErr w:type="spellStart"/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geodata</w:t>
            </w:r>
            <w:proofErr w:type="spellEnd"/>
          </w:p>
        </w:tc>
        <w:tc>
          <w:tcPr>
            <w:tcW w:w="1048" w:type="dxa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Quality statement</w:t>
            </w: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vertAlign w:val="superscript"/>
                <w:lang w:val="en-GB"/>
              </w:rPr>
              <w:t xml:space="preserve"> 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4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</w:rPr>
              <w:t>Babey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</w:rPr>
              <w:t xml:space="preserve"> et al. 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begin"/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instrText xml:space="preserve"> ADDIN EN.CITE &lt;EndNote&gt;&lt;Cite&gt;&lt;Author&gt;Babey &lt;/Author&gt;&lt;Year&gt;2008&lt;/Year&gt;&lt;RecNum&gt;90&lt;/RecNum&gt;&lt;DisplayText&gt;&lt;style face="superscript"&gt;65&lt;/style&gt;&lt;/DisplayText&gt;&lt;record&gt;&lt;rec-number&gt;90&lt;/rec-number&gt;&lt;foreign-keys&gt;&lt;key app="EN" db-id="es9e0fzvyzp929ee9eaxsvsl0r5vtaw2rrdz" timestamp="1485517110"&gt;90&lt;/key&gt;&lt;key app="ENWeb" db-id=""&gt;0&lt;/key&gt;&lt;/foreign-keys&gt;&lt;ref-type name="Journal Article"&gt;17&lt;/ref-type&gt;&lt;contributors&gt;&lt;authors&gt;&lt;author&gt;Babey , S.H.&lt;/author&gt;&lt;author&gt;Diamant, A.L.&lt;/author&gt;&lt;author&gt;Hastert, T.A.&lt;/author&gt;&lt;author&gt;Harvey, S.&lt;/author&gt;&lt;/authors&gt;&lt;/contributors&gt;&lt;titles&gt;&lt;title&gt;Designed for disease The link between local food environments and obesity and diabetes&lt;/title&gt;&lt;secondary-title&gt;UCLA Center for Health Policy Research.&lt;/secondary-title&gt;&lt;/titles&gt;&lt;periodical&gt;&lt;full-title&gt;UCLA Center for Health Policy Research.&lt;/full-title&gt;&lt;/periodical&gt;&lt;dates&gt;&lt;year&gt;2008&lt;/year&gt;&lt;/dates&gt;&lt;urls&gt;&lt;/urls&gt;&lt;/record&gt;&lt;/Cite&gt;&lt;/EndNote&gt;</w:instrTex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separate"/>
            </w:r>
            <w:r w:rsidRPr="007F3C8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GB"/>
              </w:rPr>
              <w:t>65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55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08</w:t>
            </w:r>
          </w:p>
        </w:tc>
        <w:tc>
          <w:tcPr>
            <w:tcW w:w="81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S</w:t>
            </w:r>
          </w:p>
        </w:tc>
        <w:tc>
          <w:tcPr>
            <w:tcW w:w="77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High</w:t>
            </w:r>
          </w:p>
        </w:tc>
        <w:tc>
          <w:tcPr>
            <w:tcW w:w="102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944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06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  rat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lf-report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Food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GIS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dividual</w:t>
            </w:r>
          </w:p>
        </w:tc>
        <w:tc>
          <w:tcPr>
            <w:tcW w:w="104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4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</w:rPr>
              <w:t xml:space="preserve">Ewing et al. 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Fd2luZzwvQXV0aG9yPjxZZWFyPjIwMTQ8L1llYXI+PFJl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</w:fldData>
              </w:fldChar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instrText xml:space="preserve"> ADDIN EN.CITE </w:instrTex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Fd2luZzwvQXV0aG9yPjxZZWFyPjIwMTQ8L1llYXI+PFJl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</w:fldData>
              </w:fldChar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instrText xml:space="preserve"> ADDIN EN.CITE.DATA </w:instrTex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end"/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separate"/>
            </w:r>
            <w:r w:rsidRPr="007F3C8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GB"/>
              </w:rPr>
              <w:t>103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55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4</w:t>
            </w:r>
          </w:p>
        </w:tc>
        <w:tc>
          <w:tcPr>
            <w:tcW w:w="81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US </w:t>
            </w:r>
          </w:p>
        </w:tc>
        <w:tc>
          <w:tcPr>
            <w:tcW w:w="77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High</w:t>
            </w:r>
          </w:p>
        </w:tc>
        <w:tc>
          <w:tcPr>
            <w:tcW w:w="102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944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709,234</w:t>
            </w:r>
          </w:p>
        </w:tc>
        <w:tc>
          <w:tcPr>
            <w:tcW w:w="106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A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condary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Aggregate</w:t>
            </w:r>
          </w:p>
        </w:tc>
        <w:tc>
          <w:tcPr>
            <w:tcW w:w="104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4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</w:p>
        </w:tc>
        <w:tc>
          <w:tcPr>
            <w:tcW w:w="55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81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77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102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944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06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104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4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Herrick et al. 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begin"/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instrText xml:space="preserve"> ADDIN EN.CITE &lt;EndNote&gt;&lt;Cite&gt;&lt;Author&gt;Herrick&lt;/Author&gt;&lt;Year&gt;2016&lt;/Year&gt;&lt;RecNum&gt;61&lt;/RecNum&gt;&lt;DisplayText&gt;&lt;style face="superscript"&gt;50&lt;/style&gt;&lt;/DisplayText&gt;&lt;record&gt;&lt;rec-number&gt;61&lt;/rec-number&gt;&lt;foreign-keys&gt;&lt;key app="EN" db-id="es9e0fzvyzp929ee9eaxsvsl0r5vtaw2rrdz" timestamp="1485516849"&gt;61&lt;/key&gt;&lt;key app="ENWeb" db-id=""&gt;0&lt;/key&gt;&lt;/foreign-keys&gt;&lt;ref-type name="Journal Article"&gt;17&lt;/ref-type&gt;&lt;contributors&gt;&lt;authors&gt;&lt;author&gt;Herrick, C. J.&lt;/author&gt;&lt;author&gt;Yount, B. W.&lt;/author&gt;&lt;author&gt;Eyler, A. A.&lt;/author&gt;&lt;/authors&gt;&lt;/contributors&gt;&lt;auth-address&gt;1Division of Endocrinology,Metabolism, and Lipid Research,Department of Medicine,Washington University School of Medicine,Campus Box 8127,660 S. Euclid Avenue,St. Louis,MO 63110,USA.&amp;#xD;2Mercy Research and Mercy Center for Data Innovation,St. Louis,MO,USA.&amp;#xD;3Prevention Research Center,George Warren Brown School of Social Work,Washington University,St. Louis,MO,USA.&lt;/auth-address&gt;&lt;titles&gt;&lt;title&gt;Implications of supermarket access, neighbourhood walkability and poverty rates for diabetes risk in an employee population&lt;/title&gt;&lt;secondary-title&gt;Public Health Nutr&lt;/secondary-title&gt;&lt;/titles&gt;&lt;periodical&gt;&lt;full-title&gt;Public Health Nutr&lt;/full-title&gt;&lt;/periodical&gt;&lt;pages&gt;2040-8&lt;/pages&gt;&lt;volume&gt;19&lt;/volume&gt;&lt;number&gt;11&lt;/number&gt;&lt;keywords&gt;&lt;keyword&gt;Diabetes risk&lt;/keyword&gt;&lt;keyword&gt;Employee health&lt;/keyword&gt;&lt;keyword&gt;Neighbourhood environment&lt;/keyword&gt;&lt;keyword&gt;Poverty&lt;/keyword&gt;&lt;/keywords&gt;&lt;dates&gt;&lt;year&gt;2016&lt;/year&gt;&lt;pub-dates&gt;&lt;date&gt;Aug&lt;/date&gt;&lt;/pub-dates&gt;&lt;/dates&gt;&lt;isbn&gt;1475-2727 (Electronic)&amp;#xD;1368-9800 (Linking)&lt;/isbn&gt;&lt;accession-num&gt;26638995&lt;/accession-num&gt;&lt;urls&gt;&lt;related-urls&gt;&lt;url&gt;http://www.ncbi.nlm.nih.gov/pubmed/26638995&lt;/url&gt;&lt;/related-urls&gt;&lt;/urls&gt;&lt;custom2&gt;5102245&lt;/custom2&gt;&lt;electronic-resource-num&gt;10.1017/S1368980015003328&lt;/electronic-resource-num&gt;&lt;/record&gt;&lt;/Cite&gt;&lt;/EndNote&gt;</w:instrTex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separate"/>
            </w:r>
            <w:r w:rsidRPr="007F3C8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GB"/>
              </w:rPr>
              <w:t>50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end"/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</w:t>
            </w:r>
          </w:p>
        </w:tc>
        <w:tc>
          <w:tcPr>
            <w:tcW w:w="55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5</w:t>
            </w:r>
          </w:p>
        </w:tc>
        <w:tc>
          <w:tcPr>
            <w:tcW w:w="81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S</w:t>
            </w:r>
          </w:p>
        </w:tc>
        <w:tc>
          <w:tcPr>
            <w:tcW w:w="77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High</w:t>
            </w:r>
          </w:p>
        </w:tc>
        <w:tc>
          <w:tcPr>
            <w:tcW w:w="102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944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15,522</w:t>
            </w:r>
          </w:p>
        </w:tc>
        <w:tc>
          <w:tcPr>
            <w:tcW w:w="106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A, food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lace of residenc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dividual</w:t>
            </w:r>
          </w:p>
        </w:tc>
        <w:tc>
          <w:tcPr>
            <w:tcW w:w="104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4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7F3C80">
              <w:rPr>
                <w:rFonts w:ascii="Times New Roman" w:hAnsi="Times New Roman" w:cs="Times New Roman"/>
                <w:sz w:val="16"/>
                <w:szCs w:val="16"/>
              </w:rPr>
              <w:t>Jiao</w:t>
            </w:r>
            <w:proofErr w:type="spellEnd"/>
            <w:r w:rsidRPr="007F3C80">
              <w:rPr>
                <w:rFonts w:ascii="Times New Roman" w:hAnsi="Times New Roman" w:cs="Times New Roman"/>
                <w:sz w:val="16"/>
                <w:szCs w:val="16"/>
              </w:rPr>
              <w:t xml:space="preserve"> et al. 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begin"/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instrText xml:space="preserve"> ADDIN EN.CITE &lt;EndNote&gt;&lt;Cite&gt;&lt;Author&gt;Jiao&lt;/Author&gt;&lt;Year&gt;2015&lt;/Year&gt;&lt;RecNum&gt;29&lt;/RecNum&gt;&lt;DisplayText&gt;&lt;style face="superscript"&gt;66&lt;/style&gt;&lt;/DisplayText&gt;&lt;record&gt;&lt;rec-number&gt;29&lt;/rec-number&gt;&lt;foreign-keys&gt;&lt;key app="EN" db-id="es9e0fzvyzp929ee9eaxsvsl0r5vtaw2rrdz" timestamp="1485516292"&gt;29&lt;/key&gt;&lt;key app="ENWeb" db-id=""&gt;0&lt;/key&gt;&lt;/foreign-keys&gt;&lt;ref-type name="Journal Article"&gt;17&lt;/ref-type&gt;&lt;contributors&gt;&lt;authors&gt;&lt;author&gt;Jiao, J.&lt;/author&gt;&lt;author&gt;Moudon, A. V.&lt;/author&gt;&lt;author&gt;Kim, S. Y.&lt;/author&gt;&lt;author&gt;Hurvitz, P. M.&lt;/author&gt;&lt;author&gt;Drewnowski, A.&lt;/author&gt;&lt;/authors&gt;&lt;/contributors&gt;&lt;auth-address&gt;Graduate Program in Community and Regional Planning, School of Architecture, University of Texas at Austin, Austin, TX, USA.&amp;#xD;Department of Urban Design and Planning, College of Built Environments, University of Washington, Seattle, WA, USA.&amp;#xD;Department of Environmental and Occupational Health Sciences, School of Public Health, University of Washington, Seattle, WA, USA.&amp;#xD;Department of Epidemiology, School of Public Health, University of Washington, Seattle, WA, USA.&lt;/auth-address&gt;&lt;titles&gt;&lt;title&gt;Health Implications of Adults&amp;apos; Eating at and Living near Fast Food or Quick Service Restaurants&lt;/title&gt;&lt;secondary-title&gt;Nutr Diabetes&lt;/secondary-title&gt;&lt;/titles&gt;&lt;periodical&gt;&lt;full-title&gt;Nutr Diabetes&lt;/full-title&gt;&lt;/periodical&gt;&lt;pages&gt;e171&lt;/pages&gt;&lt;volume&gt;5&lt;/volume&gt;&lt;dates&gt;&lt;year&gt;2015&lt;/year&gt;&lt;pub-dates&gt;&lt;date&gt;Jul 20&lt;/date&gt;&lt;/pub-dates&gt;&lt;/dates&gt;&lt;isbn&gt;2044-4052 (Linking)&lt;/isbn&gt;&lt;accession-num&gt;26192449&lt;/accession-num&gt;&lt;urls&gt;&lt;related-urls&gt;&lt;url&gt;http://www.ncbi.nlm.nih.gov/pubmed/26192449&lt;/url&gt;&lt;/related-urls&gt;&lt;/urls&gt;&lt;custom2&gt;4521173&lt;/custom2&gt;&lt;electronic-resource-num&gt;10.1038/nutd.2015.18&lt;/electronic-resource-num&gt;&lt;/record&gt;&lt;/Cite&gt;&lt;/EndNote&gt;</w:instrTex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separate"/>
            </w:r>
            <w:r w:rsidRPr="007F3C8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GB"/>
              </w:rPr>
              <w:t>66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55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5</w:t>
            </w:r>
          </w:p>
        </w:tc>
        <w:tc>
          <w:tcPr>
            <w:tcW w:w="81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S</w:t>
            </w:r>
          </w:p>
        </w:tc>
        <w:tc>
          <w:tcPr>
            <w:tcW w:w="77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High</w:t>
            </w:r>
          </w:p>
        </w:tc>
        <w:tc>
          <w:tcPr>
            <w:tcW w:w="102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944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,001</w:t>
            </w:r>
          </w:p>
        </w:tc>
        <w:tc>
          <w:tcPr>
            <w:tcW w:w="106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Food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GIS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dividual</w:t>
            </w:r>
          </w:p>
        </w:tc>
        <w:tc>
          <w:tcPr>
            <w:tcW w:w="104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4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Marshall et al. 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begin"/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instrText xml:space="preserve"> ADDIN EN.CITE &lt;EndNote&gt;&lt;Cite&gt;&lt;Author&gt;Marshall&lt;/Author&gt;&lt;Year&gt;2014&lt;/Year&gt;&lt;RecNum&gt;66&lt;/RecNum&gt;&lt;DisplayText&gt;&lt;style face="superscript"&gt;51&lt;/style&gt;&lt;/DisplayText&gt;&lt;record&gt;&lt;rec-number&gt;66&lt;/rec-number&gt;&lt;foreign-keys&gt;&lt;key app="EN" db-id="es9e0fzvyzp929ee9eaxsvsl0r5vtaw2rrdz" timestamp="1485516867"&gt;66&lt;/key&gt;&lt;key app="ENWeb" db-id=""&gt;0&lt;/key&gt;&lt;/foreign-keys&gt;&lt;ref-type name="Journal Article"&gt;17&lt;/ref-type&gt;&lt;contributors&gt;&lt;authors&gt;&lt;author&gt;Marshall, Wesley E.&lt;/author&gt;&lt;author&gt;Piatkowski, Daniel P.&lt;/author&gt;&lt;author&gt;Garrick, Norman W.&lt;/author&gt;&lt;/authors&gt;&lt;/contributors&gt;&lt;titles&gt;&lt;title&gt;Community design, street networks, and public health&lt;/title&gt;&lt;secondary-title&gt;Journal of Transport &amp;amp; Health&lt;/secondary-title&gt;&lt;/titles&gt;&lt;periodical&gt;&lt;full-title&gt;Journal of Transport &amp;amp; Health&lt;/full-title&gt;&lt;/periodical&gt;&lt;pages&gt;326-340&lt;/pages&gt;&lt;volume&gt;1&lt;/volume&gt;&lt;number&gt;4&lt;/number&gt;&lt;dates&gt;&lt;year&gt;2014&lt;/year&gt;&lt;/dates&gt;&lt;isbn&gt;22141405&lt;/isbn&gt;&lt;urls&gt;&lt;/urls&gt;&lt;electronic-resource-num&gt;10.1016/j.jth.2014.06.002&lt;/electronic-resource-num&gt;&lt;/record&gt;&lt;/Cite&gt;&lt;/EndNote&gt;</w:instrTex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separate"/>
            </w:r>
            <w:r w:rsidRPr="007F3C8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GB"/>
              </w:rPr>
              <w:t>51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55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4</w:t>
            </w:r>
          </w:p>
        </w:tc>
        <w:tc>
          <w:tcPr>
            <w:tcW w:w="81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S</w:t>
            </w:r>
          </w:p>
        </w:tc>
        <w:tc>
          <w:tcPr>
            <w:tcW w:w="77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High</w:t>
            </w:r>
          </w:p>
        </w:tc>
        <w:tc>
          <w:tcPr>
            <w:tcW w:w="102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944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1,044</w:t>
            </w:r>
          </w:p>
        </w:tc>
        <w:tc>
          <w:tcPr>
            <w:tcW w:w="106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lf-report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A, food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GIS, environmental audit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Aggregate</w:t>
            </w:r>
          </w:p>
        </w:tc>
        <w:tc>
          <w:tcPr>
            <w:tcW w:w="104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4" w:type="dxa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Salois</w:t>
            </w:r>
            <w:proofErr w:type="spellEnd"/>
            <w:r w:rsidR="00F83D95"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et al.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TYWxvaXM8L0F1dGhvcj48WWVhcj4yMDEyPC9ZZWFyPjxS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</w:fldData>
              </w:fldChar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instrText xml:space="preserve"> ADDIN EN.CITE </w:instrTex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TYWxvaXM8L0F1dGhvcj48WWVhcj4yMDEyPC9ZZWFyPjxS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</w:fldData>
              </w:fldChar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instrText xml:space="preserve"> ADDIN EN.CITE.DATA </w:instrTex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end"/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separate"/>
            </w:r>
            <w:r w:rsidRPr="007F3C80">
              <w:rPr>
                <w:rFonts w:ascii="Times New Roman" w:hAnsi="Times New Roman" w:cs="Times New Roman"/>
                <w:noProof/>
                <w:sz w:val="16"/>
                <w:szCs w:val="16"/>
                <w:vertAlign w:val="superscript"/>
                <w:lang w:val="en-GB"/>
              </w:rPr>
              <w:t>54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55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2</w:t>
            </w:r>
          </w:p>
        </w:tc>
        <w:tc>
          <w:tcPr>
            <w:tcW w:w="813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S</w:t>
            </w:r>
          </w:p>
        </w:tc>
        <w:tc>
          <w:tcPr>
            <w:tcW w:w="77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High</w:t>
            </w:r>
          </w:p>
        </w:tc>
        <w:tc>
          <w:tcPr>
            <w:tcW w:w="1020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944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A</w:t>
            </w:r>
          </w:p>
        </w:tc>
        <w:tc>
          <w:tcPr>
            <w:tcW w:w="1067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2DM/T1DM prevalence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condary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A, food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condary</w:t>
            </w:r>
          </w:p>
        </w:tc>
        <w:tc>
          <w:tcPr>
            <w:tcW w:w="1212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Aggregate</w:t>
            </w:r>
          </w:p>
        </w:tc>
        <w:tc>
          <w:tcPr>
            <w:tcW w:w="1048" w:type="dxa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  <w:tr w:rsidR="00F83D95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04" w:type="dxa"/>
          </w:tcPr>
          <w:p w:rsidR="00F83D95" w:rsidRPr="007F3C80" w:rsidRDefault="00F83D95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Shaffer et al.</w:t>
            </w:r>
          </w:p>
        </w:tc>
        <w:tc>
          <w:tcPr>
            <w:tcW w:w="553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017</w:t>
            </w:r>
          </w:p>
        </w:tc>
        <w:tc>
          <w:tcPr>
            <w:tcW w:w="813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US</w:t>
            </w:r>
          </w:p>
        </w:tc>
        <w:tc>
          <w:tcPr>
            <w:tcW w:w="770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High</w:t>
            </w:r>
          </w:p>
        </w:tc>
        <w:tc>
          <w:tcPr>
            <w:tcW w:w="1020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oss-sectional</w:t>
            </w:r>
          </w:p>
        </w:tc>
        <w:tc>
          <w:tcPr>
            <w:tcW w:w="944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21.3 ± 1.3</w:t>
            </w:r>
          </w:p>
        </w:tc>
        <w:tc>
          <w:tcPr>
            <w:tcW w:w="1067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Glycaemix</w:t>
            </w:r>
            <w:proofErr w:type="spellEnd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marker: fasting glucose</w:t>
            </w:r>
          </w:p>
        </w:tc>
        <w:tc>
          <w:tcPr>
            <w:tcW w:w="1212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od sample</w:t>
            </w:r>
          </w:p>
        </w:tc>
        <w:tc>
          <w:tcPr>
            <w:tcW w:w="1212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A</w:t>
            </w:r>
          </w:p>
        </w:tc>
        <w:tc>
          <w:tcPr>
            <w:tcW w:w="1212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elf-report</w:t>
            </w:r>
          </w:p>
        </w:tc>
        <w:tc>
          <w:tcPr>
            <w:tcW w:w="1212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dividual</w:t>
            </w:r>
          </w:p>
        </w:tc>
        <w:tc>
          <w:tcPr>
            <w:tcW w:w="1048" w:type="dxa"/>
          </w:tcPr>
          <w:p w:rsidR="00F83D95" w:rsidRPr="007F3C80" w:rsidRDefault="00F83D95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eak</w:t>
            </w:r>
          </w:p>
        </w:tc>
      </w:tr>
    </w:tbl>
    <w:p w:rsidR="0005059F" w:rsidRPr="007F3C80" w:rsidRDefault="0005059F" w:rsidP="0005059F">
      <w:pPr>
        <w:rPr>
          <w:lang w:val="en-GB"/>
        </w:rPr>
      </w:pPr>
    </w:p>
    <w:p w:rsidR="0005059F" w:rsidRPr="007F3C80" w:rsidRDefault="0005059F" w:rsidP="0005059F">
      <w:pPr>
        <w:rPr>
          <w:sz w:val="16"/>
          <w:szCs w:val="16"/>
          <w:lang w:val="en-GB"/>
        </w:rPr>
      </w:pPr>
      <w:r w:rsidRPr="007F3C80">
        <w:rPr>
          <w:sz w:val="16"/>
          <w:szCs w:val="16"/>
          <w:lang w:val="en-GB"/>
        </w:rPr>
        <w:br w:type="page"/>
      </w:r>
    </w:p>
    <w:p w:rsidR="0005059F" w:rsidRPr="007F3C80" w:rsidRDefault="0005059F" w:rsidP="0005059F">
      <w:pPr>
        <w:spacing w:after="0"/>
        <w:rPr>
          <w:rFonts w:ascii="Times New Roman" w:hAnsi="Times New Roman" w:cs="Times New Roman"/>
          <w:b/>
          <w:bCs/>
          <w:sz w:val="20"/>
          <w:szCs w:val="20"/>
          <w:lang w:val="en-GB"/>
        </w:rPr>
      </w:pPr>
      <w:r w:rsidRPr="007F3C80">
        <w:rPr>
          <w:rFonts w:ascii="Times New Roman" w:hAnsi="Times New Roman" w:cs="Times New Roman"/>
          <w:b/>
          <w:sz w:val="20"/>
          <w:szCs w:val="20"/>
          <w:lang w:val="en-GB"/>
        </w:rPr>
        <w:lastRenderedPageBreak/>
        <w:t xml:space="preserve">Supplementary table 3: </w:t>
      </w:r>
      <w:r w:rsidRPr="007F3C80">
        <w:rPr>
          <w:rFonts w:ascii="Times New Roman" w:hAnsi="Times New Roman" w:cs="Times New Roman"/>
          <w:b/>
          <w:bCs/>
          <w:sz w:val="20"/>
          <w:szCs w:val="20"/>
          <w:lang w:val="en-GB"/>
        </w:rPr>
        <w:t>study results of studies a weak quality rating investigating physical activit</w:t>
      </w:r>
      <w:r w:rsidR="00C570E8" w:rsidRPr="007F3C80">
        <w:rPr>
          <w:rFonts w:ascii="Times New Roman" w:hAnsi="Times New Roman" w:cs="Times New Roman"/>
          <w:b/>
          <w:bCs/>
          <w:sz w:val="20"/>
          <w:szCs w:val="20"/>
          <w:lang w:val="en-GB"/>
        </w:rPr>
        <w:t xml:space="preserve">y environment, food environment, residential noise </w:t>
      </w:r>
      <w:r w:rsidRPr="007F3C80">
        <w:rPr>
          <w:rFonts w:ascii="Times New Roman" w:hAnsi="Times New Roman" w:cs="Times New Roman"/>
          <w:b/>
          <w:bCs/>
          <w:sz w:val="20"/>
          <w:szCs w:val="20"/>
          <w:lang w:val="en-GB"/>
        </w:rPr>
        <w:t>and DM.</w:t>
      </w:r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1366"/>
        <w:gridCol w:w="3569"/>
        <w:gridCol w:w="2065"/>
        <w:gridCol w:w="2321"/>
        <w:gridCol w:w="4899"/>
      </w:tblGrid>
      <w:tr w:rsidR="0005059F" w:rsidRPr="007F3C80" w:rsidTr="001A18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Author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Exposure 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Study result*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95% Confidence interval or p-value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  <w:vertAlign w:val="superscript"/>
                <w:lang w:val="en-GB"/>
              </w:rPr>
            </w:pPr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At least age and sex adjusted 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>Babey</w:t>
            </w:r>
            <w:proofErr w:type="spellEnd"/>
            <w:r w:rsidRPr="007F3C80">
              <w:rPr>
                <w:rFonts w:ascii="Times New Roman" w:hAnsi="Times New Roman" w:cs="Times New Roman"/>
                <w:bCs w:val="0"/>
                <w:sz w:val="16"/>
                <w:szCs w:val="16"/>
                <w:lang w:val="en-GB"/>
              </w:rPr>
              <w:t xml:space="preserve"> et al., 2008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vertAlign w:val="superscript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Food environment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:</w:t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RFEI</w:t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vertAlign w:val="superscript"/>
                <w:lang w:val="en-GB"/>
              </w:rPr>
              <w:t>¥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RFEI &gt; 5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RFEI 3 - 4,9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RFEI &lt; 3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revalence: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8.1%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7.8%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6.6%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lt; 0.05 (high vs. low RFEI)</w:t>
            </w:r>
          </w:p>
        </w:tc>
        <w:tc>
          <w:tcPr>
            <w:tcW w:w="0" w:type="auto"/>
          </w:tcPr>
          <w:p w:rsidR="0005059F" w:rsidRPr="007F3C80" w:rsidRDefault="00701E2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Ewing et al., 2014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Original sprawl index (density)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2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Refined sprawl index‡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-ratio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2.22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2.27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pStyle w:val="ListParagrap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P </w:t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sym w:font="Symbol" w:char="F03C"/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0,05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4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P </w:t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sym w:font="Symbol" w:char="F03C"/>
            </w: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0,05</w:t>
            </w:r>
          </w:p>
        </w:tc>
        <w:tc>
          <w:tcPr>
            <w:tcW w:w="0" w:type="auto"/>
          </w:tcPr>
          <w:p w:rsidR="0005059F" w:rsidRPr="007F3C80" w:rsidRDefault="00701E21" w:rsidP="00701E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Age, sex, ethnicity, income, education.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Herrick et al., 2015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9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alkability (per SD change)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9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upermarket density (per square mile)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OR: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0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1.19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0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84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95%CI: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1.04 – 1.37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1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71 – 0.99</w:t>
            </w:r>
          </w:p>
        </w:tc>
        <w:tc>
          <w:tcPr>
            <w:tcW w:w="0" w:type="auto"/>
          </w:tcPr>
          <w:p w:rsidR="0005059F" w:rsidRPr="007F3C80" w:rsidRDefault="00701E21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Age, sex, BMI, non-HDL cholesterol, SBP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Jiao et al., 2015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Distance to closest fast food restaurant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OR: 1.29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95%CI: 0.83 – 1.99</w:t>
            </w:r>
          </w:p>
        </w:tc>
        <w:tc>
          <w:tcPr>
            <w:tcW w:w="0" w:type="auto"/>
          </w:tcPr>
          <w:p w:rsidR="0005059F" w:rsidRPr="007F3C80" w:rsidRDefault="00784F36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Age, sex, ethnicity, children under 12, children between 12-18, household size, income, employment</w:t>
            </w:r>
          </w:p>
        </w:tc>
      </w:tr>
      <w:tr w:rsidR="0005059F" w:rsidRPr="007F3C80" w:rsidTr="001A18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Marshall et al., 2014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lock group level variable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onnectivity variable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tersection density (per square mile)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umber of fast food restaurant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umber of big box store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umber of grocery stores</w:t>
            </w:r>
          </w:p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ity level: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tersection density (per square mile)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Average tot number of lanes on major street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ercent of major streets with bike lane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umber of fast food restaurant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umber of fitness centre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3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umber of convenience stores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Beta (SE):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R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R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R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014 (SE NR)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R</w:t>
            </w:r>
          </w:p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004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029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7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01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R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4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008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lt; 0.10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05059F" w:rsidP="001A182F">
            <w:pPr>
              <w:pStyle w:val="ListParagrap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lt; 0.05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lt; 0.05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lt; 0.05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lt; 0.05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lt; 0.05</w:t>
            </w:r>
          </w:p>
        </w:tc>
        <w:tc>
          <w:tcPr>
            <w:tcW w:w="0" w:type="auto"/>
          </w:tcPr>
          <w:p w:rsidR="0005059F" w:rsidRPr="007F3C80" w:rsidRDefault="00784F36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- </w:t>
            </w:r>
          </w:p>
        </w:tc>
      </w:tr>
      <w:tr w:rsidR="0005059F" w:rsidRPr="007F3C80" w:rsidTr="001A182F">
        <w:trPr>
          <w:trHeight w:val="20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05059F" w:rsidRPr="007F3C80" w:rsidRDefault="0005059F" w:rsidP="001A182F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Salois</w:t>
            </w:r>
            <w:proofErr w:type="spellEnd"/>
            <w:r w:rsidR="00D56476"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et al.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, 2012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Local food economy: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Farmers' market density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Direct farm sales per capita (dollars)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ercent of farms with direct sale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Fast food restaurants density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Full-service restaurants density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upermarkets-grocery store density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onvenience stores no gas density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onvenience stores with gas density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proofErr w:type="spellStart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upercenters</w:t>
            </w:r>
            <w:proofErr w:type="spellEnd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and club density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Recreational and fitness </w:t>
            </w:r>
            <w:proofErr w:type="spellStart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facilites</w:t>
            </w:r>
            <w:proofErr w:type="spellEnd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density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ERS natural </w:t>
            </w:r>
            <w:proofErr w:type="spellStart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amanitiy</w:t>
            </w:r>
            <w:proofErr w:type="spellEnd"/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index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Intercept = 9.5. beta: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925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13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07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321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606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02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1.993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199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1.69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644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51</w:t>
            </w:r>
          </w:p>
        </w:tc>
        <w:tc>
          <w:tcPr>
            <w:tcW w:w="0" w:type="auto"/>
          </w:tcPr>
          <w:p w:rsidR="0005059F" w:rsidRPr="007F3C80" w:rsidRDefault="0005059F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05059F" w:rsidRPr="007F3C80" w:rsidRDefault="00B96DC8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</w:t>
            </w:r>
            <w:r w:rsidR="0005059F"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&lt; 0.05</w:t>
            </w:r>
          </w:p>
          <w:p w:rsidR="0005059F" w:rsidRPr="007F3C80" w:rsidRDefault="00B96DC8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</w:t>
            </w:r>
            <w:r w:rsidR="0005059F"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&lt; 0.01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B96DC8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</w:t>
            </w:r>
            <w:r w:rsidR="0005059F"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&lt; 0.01</w:t>
            </w:r>
          </w:p>
          <w:p w:rsidR="0005059F" w:rsidRPr="007F3C80" w:rsidRDefault="00B96DC8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</w:t>
            </w:r>
            <w:r w:rsidR="0005059F"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&lt; 0.01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B96DC8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</w:t>
            </w:r>
            <w:r w:rsidR="0005059F"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&lt; 0.01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  <w:p w:rsidR="0005059F" w:rsidRPr="007F3C80" w:rsidRDefault="0005059F" w:rsidP="0005059F">
            <w:pPr>
              <w:pStyle w:val="ListParagraph"/>
              <w:numPr>
                <w:ilvl w:val="0"/>
                <w:numId w:val="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NS</w:t>
            </w:r>
          </w:p>
        </w:tc>
        <w:tc>
          <w:tcPr>
            <w:tcW w:w="0" w:type="auto"/>
          </w:tcPr>
          <w:p w:rsidR="0005059F" w:rsidRPr="007F3C80" w:rsidRDefault="00784F36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 xml:space="preserve"> Age</w:t>
            </w:r>
          </w:p>
        </w:tc>
      </w:tr>
      <w:tr w:rsidR="00D56476" w:rsidRPr="00BF4389" w:rsidTr="0006640A">
        <w:trPr>
          <w:trHeight w:val="21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D56476" w:rsidRPr="007F3C80" w:rsidRDefault="00D56476" w:rsidP="0006640A">
            <w:pPr>
              <w:rPr>
                <w:rFonts w:ascii="Times New Roman" w:hAnsi="Times New Roman" w:cs="Times New Roman"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lastRenderedPageBreak/>
              <w:t>Shaffer e</w:t>
            </w:r>
            <w:r w:rsidR="0006640A"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>t</w:t>
            </w:r>
            <w:r w:rsidRPr="007F3C80">
              <w:rPr>
                <w:rFonts w:ascii="Times New Roman" w:hAnsi="Times New Roman" w:cs="Times New Roman"/>
                <w:sz w:val="16"/>
                <w:szCs w:val="16"/>
                <w:lang w:val="en-GB"/>
              </w:rPr>
              <w:t xml:space="preserve"> al., 2017</w:t>
            </w:r>
          </w:p>
        </w:tc>
        <w:tc>
          <w:tcPr>
            <w:tcW w:w="0" w:type="auto"/>
          </w:tcPr>
          <w:p w:rsidR="00D56476" w:rsidRPr="007F3C80" w:rsidRDefault="00D56476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Walkability:</w:t>
            </w:r>
          </w:p>
          <w:p w:rsidR="00D56476" w:rsidRPr="007F3C80" w:rsidRDefault="00D56476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Males: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idewalks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raffic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ime during day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ime at night</w:t>
            </w:r>
          </w:p>
          <w:p w:rsidR="00D56476" w:rsidRPr="007F3C80" w:rsidRDefault="00D56476" w:rsidP="00D564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Females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sidewalks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traffic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5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ime during day</w:t>
            </w:r>
          </w:p>
          <w:p w:rsidR="00D56476" w:rsidRPr="007F3C80" w:rsidRDefault="0006640A" w:rsidP="0006640A">
            <w:pPr>
              <w:pStyle w:val="ListParagraph"/>
              <w:numPr>
                <w:ilvl w:val="0"/>
                <w:numId w:val="15"/>
              </w:num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rime at night</w:t>
            </w:r>
          </w:p>
        </w:tc>
        <w:tc>
          <w:tcPr>
            <w:tcW w:w="0" w:type="auto"/>
          </w:tcPr>
          <w:p w:rsidR="00D56476" w:rsidRPr="007F3C80" w:rsidRDefault="00D56476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Correlation:</w:t>
            </w:r>
          </w:p>
          <w:p w:rsidR="00D56476" w:rsidRPr="007F3C80" w:rsidRDefault="00D56476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17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8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9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02</w:t>
            </w:r>
          </w:p>
          <w:p w:rsidR="00D56476" w:rsidRPr="007F3C80" w:rsidRDefault="00D56476" w:rsidP="00D564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09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28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0.21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7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0.16</w:t>
            </w:r>
          </w:p>
        </w:tc>
        <w:tc>
          <w:tcPr>
            <w:tcW w:w="0" w:type="auto"/>
          </w:tcPr>
          <w:p w:rsidR="00D56476" w:rsidRPr="007F3C80" w:rsidRDefault="00D56476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D56476" w:rsidRPr="007F3C80" w:rsidRDefault="00D56476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gt; 0.05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gt; 0.05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gt; 0.05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8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gt; 0.05</w:t>
            </w:r>
          </w:p>
          <w:p w:rsidR="00D56476" w:rsidRPr="007F3C80" w:rsidRDefault="00D56476" w:rsidP="00D5647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8"/>
              </w:num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gt; 0.05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8"/>
              </w:num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lt; 0.05</w:t>
            </w:r>
          </w:p>
          <w:p w:rsidR="00D56476" w:rsidRPr="007F3C80" w:rsidRDefault="00D56476" w:rsidP="00D56476">
            <w:pPr>
              <w:pStyle w:val="ListParagraph"/>
              <w:numPr>
                <w:ilvl w:val="0"/>
                <w:numId w:val="18"/>
              </w:num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lt; 0.05</w:t>
            </w:r>
          </w:p>
          <w:p w:rsidR="00D56476" w:rsidRPr="007F3C80" w:rsidRDefault="00D56476" w:rsidP="0006640A">
            <w:pPr>
              <w:pStyle w:val="ListParagraph"/>
              <w:numPr>
                <w:ilvl w:val="0"/>
                <w:numId w:val="18"/>
              </w:num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P &gt; 0.05</w:t>
            </w:r>
          </w:p>
        </w:tc>
        <w:tc>
          <w:tcPr>
            <w:tcW w:w="0" w:type="auto"/>
          </w:tcPr>
          <w:p w:rsidR="00D56476" w:rsidRPr="00BF4389" w:rsidRDefault="0006640A" w:rsidP="001A182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</w:pPr>
            <w:r w:rsidRPr="007F3C80">
              <w:rPr>
                <w:rFonts w:ascii="Times New Roman" w:hAnsi="Times New Roman" w:cs="Times New Roman"/>
                <w:bCs/>
                <w:sz w:val="16"/>
                <w:szCs w:val="16"/>
                <w:lang w:val="en-GB"/>
              </w:rPr>
              <w:t>-</w:t>
            </w:r>
            <w:bookmarkStart w:id="0" w:name="_GoBack"/>
            <w:bookmarkEnd w:id="0"/>
          </w:p>
        </w:tc>
      </w:tr>
    </w:tbl>
    <w:p w:rsidR="0005059F" w:rsidRPr="006D4DC7" w:rsidRDefault="0005059F" w:rsidP="0005059F">
      <w:pPr>
        <w:rPr>
          <w:lang w:val="en-GB"/>
        </w:rPr>
      </w:pPr>
      <w:r w:rsidRPr="006D4DC7">
        <w:rPr>
          <w:lang w:val="en-GB"/>
        </w:rPr>
        <w:br w:type="page"/>
      </w:r>
    </w:p>
    <w:p w:rsidR="0005059F" w:rsidRDefault="0005059F" w:rsidP="0005059F">
      <w:pPr>
        <w:pStyle w:val="Heading1"/>
        <w:rPr>
          <w:lang w:val="en-GB"/>
        </w:rPr>
        <w:sectPr w:rsidR="0005059F" w:rsidSect="001A182F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:rsidR="00D31AA0" w:rsidRDefault="00D31AA0"/>
    <w:sectPr w:rsidR="00D31AA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6A630E"/>
    <w:multiLevelType w:val="hybridMultilevel"/>
    <w:tmpl w:val="1902A5FE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FAE2617"/>
    <w:multiLevelType w:val="hybridMultilevel"/>
    <w:tmpl w:val="E68AC56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747F2B"/>
    <w:multiLevelType w:val="hybridMultilevel"/>
    <w:tmpl w:val="CAE2F2B0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B9E3B34"/>
    <w:multiLevelType w:val="hybridMultilevel"/>
    <w:tmpl w:val="D9D20648"/>
    <w:lvl w:ilvl="0" w:tplc="3588228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E612A81"/>
    <w:multiLevelType w:val="hybridMultilevel"/>
    <w:tmpl w:val="4AFC033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1B00E97"/>
    <w:multiLevelType w:val="hybridMultilevel"/>
    <w:tmpl w:val="C0C6F5C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4EB0FF4"/>
    <w:multiLevelType w:val="hybridMultilevel"/>
    <w:tmpl w:val="61405B5C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8557366"/>
    <w:multiLevelType w:val="hybridMultilevel"/>
    <w:tmpl w:val="A27ABB1C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7D4749F"/>
    <w:multiLevelType w:val="hybridMultilevel"/>
    <w:tmpl w:val="80E8B9D6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D441431"/>
    <w:multiLevelType w:val="hybridMultilevel"/>
    <w:tmpl w:val="EBC47E8A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15F1069"/>
    <w:multiLevelType w:val="hybridMultilevel"/>
    <w:tmpl w:val="0DB0793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B096D99"/>
    <w:multiLevelType w:val="hybridMultilevel"/>
    <w:tmpl w:val="B81A525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27B1114"/>
    <w:multiLevelType w:val="hybridMultilevel"/>
    <w:tmpl w:val="0DB07932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A925B8E"/>
    <w:multiLevelType w:val="hybridMultilevel"/>
    <w:tmpl w:val="3B601CCE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DAD7D29"/>
    <w:multiLevelType w:val="hybridMultilevel"/>
    <w:tmpl w:val="BC9ADFA4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DDC0806"/>
    <w:multiLevelType w:val="hybridMultilevel"/>
    <w:tmpl w:val="F110B31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4142431"/>
    <w:multiLevelType w:val="hybridMultilevel"/>
    <w:tmpl w:val="AE80EC8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C071F49"/>
    <w:multiLevelType w:val="hybridMultilevel"/>
    <w:tmpl w:val="77C2B664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C391591"/>
    <w:multiLevelType w:val="hybridMultilevel"/>
    <w:tmpl w:val="2A44EB7C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14"/>
  </w:num>
  <w:num w:numId="3">
    <w:abstractNumId w:val="8"/>
  </w:num>
  <w:num w:numId="4">
    <w:abstractNumId w:val="9"/>
  </w:num>
  <w:num w:numId="5">
    <w:abstractNumId w:val="11"/>
  </w:num>
  <w:num w:numId="6">
    <w:abstractNumId w:val="18"/>
  </w:num>
  <w:num w:numId="7">
    <w:abstractNumId w:val="17"/>
  </w:num>
  <w:num w:numId="8">
    <w:abstractNumId w:val="15"/>
  </w:num>
  <w:num w:numId="9">
    <w:abstractNumId w:val="5"/>
  </w:num>
  <w:num w:numId="10">
    <w:abstractNumId w:val="13"/>
  </w:num>
  <w:num w:numId="11">
    <w:abstractNumId w:val="2"/>
  </w:num>
  <w:num w:numId="12">
    <w:abstractNumId w:val="1"/>
  </w:num>
  <w:num w:numId="13">
    <w:abstractNumId w:val="12"/>
  </w:num>
  <w:num w:numId="14">
    <w:abstractNumId w:val="10"/>
  </w:num>
  <w:num w:numId="15">
    <w:abstractNumId w:val="16"/>
  </w:num>
  <w:num w:numId="16">
    <w:abstractNumId w:val="6"/>
  </w:num>
  <w:num w:numId="17">
    <w:abstractNumId w:val="4"/>
  </w:num>
  <w:num w:numId="18">
    <w:abstractNumId w:val="0"/>
  </w:num>
  <w:num w:numId="1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5059F"/>
    <w:rsid w:val="0005059F"/>
    <w:rsid w:val="00054292"/>
    <w:rsid w:val="0006640A"/>
    <w:rsid w:val="001A182F"/>
    <w:rsid w:val="00223140"/>
    <w:rsid w:val="00287A8F"/>
    <w:rsid w:val="002D5909"/>
    <w:rsid w:val="004B3794"/>
    <w:rsid w:val="005134C5"/>
    <w:rsid w:val="005A34F1"/>
    <w:rsid w:val="00602D87"/>
    <w:rsid w:val="00701E21"/>
    <w:rsid w:val="00784F36"/>
    <w:rsid w:val="007F3C80"/>
    <w:rsid w:val="009511A7"/>
    <w:rsid w:val="009B0C3E"/>
    <w:rsid w:val="00B9664D"/>
    <w:rsid w:val="00B96DC8"/>
    <w:rsid w:val="00BF4389"/>
    <w:rsid w:val="00C570E8"/>
    <w:rsid w:val="00D31AA0"/>
    <w:rsid w:val="00D56476"/>
    <w:rsid w:val="00DF5D89"/>
    <w:rsid w:val="00EA4DBA"/>
    <w:rsid w:val="00F52BBF"/>
    <w:rsid w:val="00F83D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059F"/>
  </w:style>
  <w:style w:type="paragraph" w:styleId="Heading1">
    <w:name w:val="heading 1"/>
    <w:basedOn w:val="Normal"/>
    <w:next w:val="Normal"/>
    <w:link w:val="Heading1Char"/>
    <w:uiPriority w:val="9"/>
    <w:qFormat/>
    <w:rsid w:val="0005059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62626" w:themeColor="text1" w:themeTint="D9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5059F"/>
    <w:rPr>
      <w:rFonts w:asciiTheme="majorHAnsi" w:eastAsiaTheme="majorEastAsia" w:hAnsiTheme="majorHAnsi" w:cstheme="majorBidi"/>
      <w:b/>
      <w:bCs/>
      <w:color w:val="262626" w:themeColor="text1" w:themeTint="D9"/>
      <w:sz w:val="28"/>
      <w:szCs w:val="28"/>
    </w:rPr>
  </w:style>
  <w:style w:type="paragraph" w:styleId="ListParagraph">
    <w:name w:val="List Paragraph"/>
    <w:basedOn w:val="Normal"/>
    <w:uiPriority w:val="34"/>
    <w:qFormat/>
    <w:rsid w:val="0005059F"/>
    <w:pPr>
      <w:ind w:left="720"/>
      <w:contextualSpacing/>
    </w:pPr>
  </w:style>
  <w:style w:type="table" w:styleId="LightShading">
    <w:name w:val="Light Shading"/>
    <w:basedOn w:val="TableNormal"/>
    <w:uiPriority w:val="60"/>
    <w:rsid w:val="0005059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5134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34C5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7F3C80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5059F"/>
  </w:style>
  <w:style w:type="paragraph" w:styleId="Heading1">
    <w:name w:val="heading 1"/>
    <w:basedOn w:val="Normal"/>
    <w:next w:val="Normal"/>
    <w:link w:val="Heading1Char"/>
    <w:uiPriority w:val="9"/>
    <w:qFormat/>
    <w:rsid w:val="0005059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62626" w:themeColor="text1" w:themeTint="D9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5059F"/>
    <w:rPr>
      <w:rFonts w:asciiTheme="majorHAnsi" w:eastAsiaTheme="majorEastAsia" w:hAnsiTheme="majorHAnsi" w:cstheme="majorBidi"/>
      <w:b/>
      <w:bCs/>
      <w:color w:val="262626" w:themeColor="text1" w:themeTint="D9"/>
      <w:sz w:val="28"/>
      <w:szCs w:val="28"/>
    </w:rPr>
  </w:style>
  <w:style w:type="paragraph" w:styleId="ListParagraph">
    <w:name w:val="List Paragraph"/>
    <w:basedOn w:val="Normal"/>
    <w:uiPriority w:val="34"/>
    <w:qFormat/>
    <w:rsid w:val="0005059F"/>
    <w:pPr>
      <w:ind w:left="720"/>
      <w:contextualSpacing/>
    </w:pPr>
  </w:style>
  <w:style w:type="table" w:styleId="LightShading">
    <w:name w:val="Light Shading"/>
    <w:basedOn w:val="TableNormal"/>
    <w:uiPriority w:val="60"/>
    <w:rsid w:val="0005059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5134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34C5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7F3C8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2166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8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4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CD7ADF5-3735-476D-B2E9-78EC334DA2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6E7DC19</Template>
  <TotalTime>2</TotalTime>
  <Pages>6</Pages>
  <Words>1764</Words>
  <Characters>9707</Characters>
  <Application>Microsoft Office Word</Application>
  <DocSecurity>0</DocSecurity>
  <Lines>80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VU medisch centrum</Company>
  <LinksUpToDate>false</LinksUpToDate>
  <CharactersWithSpaces>114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aver, Nicole den</dc:creator>
  <cp:lastModifiedBy>Braver, Nicole den</cp:lastModifiedBy>
  <cp:revision>3</cp:revision>
  <dcterms:created xsi:type="dcterms:W3CDTF">2018-01-05T20:10:00Z</dcterms:created>
  <dcterms:modified xsi:type="dcterms:W3CDTF">2018-01-05T20:11:00Z</dcterms:modified>
</cp:coreProperties>
</file>